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30B656F"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A65134" w:rsidRPr="0016733D">
        <w:rPr>
          <w:noProof/>
        </w:rPr>
        <w:t>,</w:t>
      </w:r>
      <w:r w:rsidR="00FF72ED" w:rsidRPr="0016733D">
        <w:rPr>
          <w:noProof/>
        </w:rPr>
        <w:t xml:space="preserve"> </w:t>
      </w:r>
      <w:r w:rsidR="00C0202A" w:rsidRPr="0016733D">
        <w:rPr>
          <w:noProof/>
        </w:rPr>
        <w:tab/>
      </w:r>
      <w:r w:rsidR="00FF72ED" w:rsidRPr="0016733D">
        <w:rPr>
          <w:noProof/>
        </w:rPr>
        <w:t>namun juga dapat menyampaikan materi pembelajaran yang</w:t>
      </w:r>
      <w:r w:rsidR="007D570D" w:rsidRPr="0016733D">
        <w:rPr>
          <w:noProof/>
        </w:rPr>
        <w:t xml:space="preserve"> </w:t>
      </w:r>
      <w:r w:rsidR="00FF72ED" w:rsidRPr="0016733D">
        <w:rPr>
          <w:noProof/>
        </w:rPr>
        <w:t xml:space="preserve">ramah bagi </w:t>
      </w:r>
      <w:r w:rsidR="00C0202A" w:rsidRPr="0016733D">
        <w:rPr>
          <w:noProof/>
        </w:rPr>
        <w:tab/>
      </w:r>
      <w:r w:rsidR="00FF72ED" w:rsidRPr="0016733D">
        <w:rPr>
          <w:noProof/>
        </w:rPr>
        <w:t xml:space="preserve">pemula sehingga </w:t>
      </w:r>
      <w:r w:rsidR="00F81CAE" w:rsidRPr="0016733D">
        <w:rPr>
          <w:noProof/>
        </w:rPr>
        <w:t>pembelajaran tersebut mudah dipahami</w:t>
      </w:r>
      <w:r w:rsidR="00FF72ED" w:rsidRPr="0016733D">
        <w:rPr>
          <w:noProof/>
        </w:rPr>
        <w:t xml:space="preserve">. </w:t>
      </w:r>
    </w:p>
    <w:p w14:paraId="5A193573" w14:textId="259B1218"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16733D">
        <w:rPr>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16733D">
        <w:rPr>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D47106" w:rsidRPr="0016733D">
        <w:t>e-</w:t>
      </w:r>
      <w:proofErr w:type="spellStart"/>
      <w:r w:rsidR="00D47106" w:rsidRPr="0016733D">
        <w:t>learning</w:t>
      </w:r>
      <w:proofErr w:type="spellEnd"/>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proofErr w:type="spellStart"/>
      <w:r w:rsidR="009E0A62" w:rsidRPr="0016733D">
        <w:t>hakekat</w:t>
      </w:r>
      <w:proofErr w:type="spellEnd"/>
      <w:r w:rsidR="009E0A62" w:rsidRPr="0016733D">
        <w:t xml:space="preserve"> </w:t>
      </w:r>
      <w:r w:rsidR="00D47106" w:rsidRPr="0016733D">
        <w:t>e-</w:t>
      </w:r>
      <w:r w:rsidR="00B4412A" w:rsidRPr="0016733D">
        <w:tab/>
      </w:r>
      <w:proofErr w:type="spellStart"/>
      <w:r w:rsidR="00D47106" w:rsidRPr="0016733D">
        <w:t>learning</w:t>
      </w:r>
      <w:proofErr w:type="spellEnd"/>
      <w:r w:rsidR="009E0A62" w:rsidRPr="0016733D">
        <w:t>.</w:t>
      </w:r>
    </w:p>
    <w:p w14:paraId="05525620" w14:textId="4527FF6D" w:rsidR="002D73D0" w:rsidRPr="0016733D" w:rsidRDefault="00D73118" w:rsidP="00006AE3">
      <w:pPr>
        <w:ind w:left="720" w:firstLine="720"/>
        <w:rPr>
          <w:noProof/>
        </w:rPr>
      </w:pPr>
      <w:r w:rsidRPr="0016733D">
        <w:t>Permasalahan yang sering terjadi pada</w:t>
      </w:r>
      <w:r w:rsidR="00E635F9" w:rsidRPr="0016733D">
        <w:t xml:space="preserve"> pembelajaran</w:t>
      </w:r>
      <w:r w:rsidR="00B32835" w:rsidRPr="0016733D">
        <w:t xml:space="preserve"> pemrograman melalui</w:t>
      </w:r>
      <w:r w:rsidRPr="0016733D">
        <w:t xml:space="preserve"> </w:t>
      </w:r>
      <w:r w:rsidR="0045237F" w:rsidRPr="0016733D">
        <w:t>e-</w:t>
      </w:r>
      <w:proofErr w:type="spellStart"/>
      <w:r w:rsidR="0045237F" w:rsidRPr="0016733D">
        <w:t>learning</w:t>
      </w:r>
      <w:proofErr w:type="spellEnd"/>
      <w:r w:rsidR="00B534C6" w:rsidRPr="0016733D">
        <w:t xml:space="preserve"> </w:t>
      </w:r>
      <w:r w:rsidRPr="0016733D">
        <w:t xml:space="preserve">adalah lingkungan pengembangan pada </w:t>
      </w:r>
      <w:r w:rsidR="00D4106F" w:rsidRPr="0016733D">
        <w:t>komputer mentor dan murid yang berbeda</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 xml:space="preserve">cara penyampaian topik pembelajaran melalui media seperti video, ataupun modul dianggap kurang efisien dikarenakan dapat membuat murid hanya </w:t>
      </w:r>
      <w:r w:rsidR="000E430E" w:rsidRPr="0016733D">
        <w:t>M</w:t>
      </w:r>
      <w:r w:rsidR="001F6706" w:rsidRPr="0016733D">
        <w:t>aka</w:t>
      </w:r>
      <w:r w:rsidR="00006AE3" w:rsidRPr="0016733D">
        <w:t xml:space="preserve"> </w:t>
      </w:r>
      <w:r w:rsidR="00A6690C" w:rsidRPr="0016733D">
        <w:t>diperlukan sebuah</w:t>
      </w:r>
      <w:r w:rsidR="00FC5E74" w:rsidRPr="0016733D">
        <w:t xml:space="preserve"> solusi</w:t>
      </w:r>
      <w:r w:rsidR="006C59EE" w:rsidRPr="0016733D">
        <w:t xml:space="preserve"> </w:t>
      </w:r>
      <w:r w:rsidR="00C55D90" w:rsidRPr="0016733D">
        <w:t>untuk</w:t>
      </w:r>
      <w:r w:rsidR="00C02E38" w:rsidRPr="0016733D">
        <w:t xml:space="preserve"> </w:t>
      </w:r>
      <w:r w:rsidR="00C55D90" w:rsidRPr="0016733D">
        <w:t>mengatasi permasalahan ini</w:t>
      </w:r>
      <w:r w:rsidR="00804B44" w:rsidRPr="0016733D">
        <w:t>.</w:t>
      </w:r>
      <w:r w:rsidR="00A6690C" w:rsidRPr="0016733D">
        <w:t xml:space="preserve">  </w:t>
      </w:r>
    </w:p>
    <w:p w14:paraId="27B77F28" w14:textId="3AA683D0"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alat pada </w:t>
      </w:r>
      <w:r w:rsidR="00485F73" w:rsidRPr="0016733D">
        <w:rPr>
          <w:i/>
          <w:iCs/>
          <w:noProof/>
        </w:rPr>
        <w:t xml:space="preserve">Atom code editor </w:t>
      </w:r>
      <w:r w:rsidR="00620DC2" w:rsidRPr="0016733D">
        <w:rPr>
          <w:noProof/>
        </w:rPr>
        <w:t>yang dapat mengatasi permasalaha</w:t>
      </w:r>
      <w:r w:rsidR="004C652D" w:rsidRPr="0016733D">
        <w:rPr>
          <w:noProof/>
        </w:rPr>
        <w:t>n yaitu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65D727C9" w:rsidR="005B462E" w:rsidRPr="0016733D" w:rsidRDefault="005B462E" w:rsidP="007A3877">
      <w:pPr>
        <w:ind w:left="720" w:firstLine="720"/>
        <w:rPr>
          <w:noProof/>
        </w:rPr>
      </w:pPr>
      <w:r w:rsidRPr="0016733D">
        <w:rPr>
          <w:i/>
          <w:noProof/>
        </w:rPr>
        <w:t xml:space="preserve">State </w:t>
      </w:r>
      <w:r w:rsidR="00555E5C" w:rsidRPr="0016733D">
        <w:rPr>
          <w:i/>
          <w:noProof/>
        </w:rPr>
        <w:t>b</w:t>
      </w:r>
      <w:r w:rsidRPr="0016733D">
        <w:rPr>
          <w:i/>
          <w:noProof/>
        </w:rPr>
        <w:t xml:space="preserve">ased </w:t>
      </w:r>
      <w:r w:rsidR="00555E5C" w:rsidRPr="0016733D">
        <w:rPr>
          <w:i/>
          <w:noProof/>
        </w:rPr>
        <w:t>c</w:t>
      </w:r>
      <w:r w:rsidRPr="0016733D">
        <w:rPr>
          <w:i/>
          <w:noProof/>
        </w:rPr>
        <w:t xml:space="preserve">ode </w:t>
      </w:r>
      <w:r w:rsidR="00555E5C" w:rsidRPr="0016733D">
        <w:rPr>
          <w:i/>
          <w:noProof/>
        </w:rPr>
        <w:t>e</w:t>
      </w:r>
      <w:r w:rsidRPr="0016733D">
        <w:rPr>
          <w:i/>
          <w:noProof/>
        </w:rPr>
        <w:t xml:space="preserve">ditor </w:t>
      </w:r>
      <w:r w:rsidRPr="0016733D">
        <w:rPr>
          <w:noProof/>
        </w:rPr>
        <w:t xml:space="preserve">adalah </w:t>
      </w:r>
      <w:r w:rsidR="007E03EE" w:rsidRPr="0016733D">
        <w:rPr>
          <w:i/>
          <w:iCs/>
          <w:noProof/>
        </w:rPr>
        <w:t>c</w:t>
      </w:r>
      <w:r w:rsidRPr="0016733D">
        <w:rPr>
          <w:i/>
          <w:iCs/>
          <w:noProof/>
        </w:rPr>
        <w:t xml:space="preserve">ode </w:t>
      </w:r>
      <w:r w:rsidR="00667CC0" w:rsidRPr="0016733D">
        <w:rPr>
          <w:i/>
          <w:iCs/>
          <w:noProof/>
        </w:rPr>
        <w:t>e</w:t>
      </w:r>
      <w:r w:rsidRPr="0016733D">
        <w:rPr>
          <w:i/>
          <w:iCs/>
          <w:noProof/>
        </w:rPr>
        <w:t>ditor</w:t>
      </w:r>
      <w:r w:rsidRPr="0016733D">
        <w:rPr>
          <w:noProof/>
        </w:rPr>
        <w:t xml:space="preserve"> yang telah didefinisikan </w:t>
      </w:r>
      <w:r w:rsidRPr="0016733D">
        <w:rPr>
          <w:i/>
          <w:noProof/>
        </w:rPr>
        <w:t xml:space="preserve">state </w:t>
      </w:r>
      <w:r w:rsidRPr="0016733D">
        <w:rPr>
          <w:noProof/>
        </w:rPr>
        <w:t xml:space="preserve">atau keadaan di dalamnya, dengan adanya </w:t>
      </w:r>
      <w:r w:rsidRPr="0016733D">
        <w:rPr>
          <w:i/>
          <w:noProof/>
        </w:rPr>
        <w:t>state</w:t>
      </w:r>
      <w:r w:rsidRPr="0016733D">
        <w:rPr>
          <w:noProof/>
        </w:rPr>
        <w:t xml:space="preserve"> di dalam </w:t>
      </w:r>
      <w:r w:rsidRPr="0016733D">
        <w:rPr>
          <w:i/>
          <w:noProof/>
        </w:rPr>
        <w:t>code editor</w:t>
      </w:r>
      <w:r w:rsidRPr="0016733D">
        <w:rPr>
          <w:noProof/>
        </w:rPr>
        <w:t xml:space="preserve"> memungkinkan </w:t>
      </w:r>
      <w:r w:rsidRPr="0016733D">
        <w:rPr>
          <w:i/>
          <w:noProof/>
        </w:rPr>
        <w:t>code editor</w:t>
      </w:r>
      <w:r w:rsidRPr="0016733D">
        <w:rPr>
          <w:noProof/>
        </w:rPr>
        <w:t xml:space="preserve"> untuk berubah secara dinamis mengikuti keadaan</w:t>
      </w:r>
      <w:r w:rsidR="00A15FA9" w:rsidRPr="0016733D">
        <w:rPr>
          <w:noProof/>
        </w:rPr>
        <w:t xml:space="preserve"> yang telah didefinisikan</w:t>
      </w:r>
      <w:r w:rsidR="00156EAF" w:rsidRPr="0016733D">
        <w:rPr>
          <w:noProof/>
        </w:rPr>
        <w:t xml:space="preserve">. Diharapkan dengan penerapan </w:t>
      </w:r>
      <w:r w:rsidR="00156EAF" w:rsidRPr="0016733D">
        <w:rPr>
          <w:i/>
          <w:iCs/>
          <w:noProof/>
        </w:rPr>
        <w:t xml:space="preserve">state based code editor </w:t>
      </w:r>
      <w:r w:rsidR="00006AE3" w:rsidRPr="0016733D">
        <w:rPr>
          <w:noProof/>
        </w:rPr>
        <w:t xml:space="preserve">pada sistem e-learning </w:t>
      </w:r>
      <w:r w:rsidR="00156EAF" w:rsidRPr="0016733D">
        <w:rPr>
          <w:noProof/>
        </w:rPr>
        <w:t>akan dapat membantu murid dalam</w:t>
      </w:r>
      <w:r w:rsidR="00006AE3" w:rsidRPr="0016733D">
        <w:rPr>
          <w:noProof/>
        </w:rPr>
        <w:t xml:space="preserve"> mempraktikkan </w:t>
      </w:r>
      <w:r w:rsidR="00156EAF" w:rsidRPr="0016733D">
        <w:rPr>
          <w:noProof/>
        </w:rPr>
        <w:t xml:space="preserve"> </w:t>
      </w:r>
      <w:r w:rsidR="00B96722" w:rsidRPr="0016733D">
        <w:rPr>
          <w:noProof/>
        </w:rPr>
        <w:t xml:space="preserve"> </w:t>
      </w:r>
    </w:p>
    <w:p w14:paraId="3ECEE4EB" w14:textId="564F16BA" w:rsidR="00797A99" w:rsidRPr="0016733D" w:rsidRDefault="00797A99" w:rsidP="007A3877">
      <w:pPr>
        <w:ind w:left="720" w:firstLine="720"/>
        <w:rPr>
          <w:iCs/>
          <w:noProof/>
        </w:rPr>
      </w:pPr>
      <w:r w:rsidRPr="0016733D">
        <w:rPr>
          <w:i/>
          <w:noProof/>
        </w:rPr>
        <w:t xml:space="preserve">State based code editor </w:t>
      </w:r>
      <w:r w:rsidRPr="0016733D">
        <w:rPr>
          <w:iCs/>
          <w:noProof/>
        </w:rPr>
        <w:t xml:space="preserve">dapat dikombinasikan dengan berbagai metode pembelajaran </w:t>
      </w:r>
      <w:r w:rsidR="00531B99" w:rsidRPr="0016733D">
        <w:rPr>
          <w:iCs/>
          <w:noProof/>
        </w:rPr>
        <w:t xml:space="preserve">mengingat bahwa </w:t>
      </w:r>
      <w:r w:rsidR="00531B99" w:rsidRPr="0016733D">
        <w:rPr>
          <w:i/>
          <w:noProof/>
        </w:rPr>
        <w:t>state based code editor</w:t>
      </w:r>
      <w:r w:rsidR="00531B99" w:rsidRPr="0016733D">
        <w:rPr>
          <w:iCs/>
          <w:noProof/>
        </w:rPr>
        <w:t xml:space="preserve"> pada dasarnya adalah sebuah </w:t>
      </w:r>
      <w:r w:rsidR="00531B99" w:rsidRPr="0016733D">
        <w:rPr>
          <w:i/>
          <w:noProof/>
        </w:rPr>
        <w:t xml:space="preserve">code editor </w:t>
      </w:r>
      <w:r w:rsidR="00531B99" w:rsidRPr="0016733D">
        <w:rPr>
          <w:iCs/>
          <w:noProof/>
        </w:rPr>
        <w:t xml:space="preserve">sehingga dapat dikombinasikan ke berbagai metode pembelajaran seperti </w:t>
      </w:r>
      <w:r w:rsidR="00531B99" w:rsidRPr="0016733D">
        <w:rPr>
          <w:i/>
          <w:noProof/>
        </w:rPr>
        <w:t xml:space="preserve">bite-sized learning/micro-learning </w:t>
      </w:r>
      <w:r w:rsidR="00531B99" w:rsidRPr="0016733D">
        <w:rPr>
          <w:iCs/>
          <w:noProof/>
        </w:rPr>
        <w:t xml:space="preserve">yang merupakan metode pembelajaran </w:t>
      </w:r>
      <w:r w:rsidR="00714F26" w:rsidRPr="0016733D">
        <w:rPr>
          <w:iCs/>
          <w:noProof/>
        </w:rPr>
        <w:t>dimana topik yang dipelajari dipecah menjadi bagian – bagian kecil yang mudah dipahami murid alih – alih disajikan dengan topik pembelajaran yang panjang dan kompleks.</w:t>
      </w:r>
    </w:p>
    <w:p w14:paraId="4C74DF45" w14:textId="41F8AF93" w:rsidR="00891135" w:rsidRPr="0016733D" w:rsidRDefault="000D184C" w:rsidP="00B13FF2">
      <w:pPr>
        <w:rPr>
          <w:noProof/>
        </w:rPr>
      </w:pPr>
      <w:r w:rsidRPr="0016733D">
        <w:rPr>
          <w:i/>
          <w:iCs/>
          <w:noProof/>
        </w:rPr>
        <w:tab/>
      </w:r>
      <w:r w:rsidRPr="0016733D">
        <w:rPr>
          <w:i/>
          <w:iCs/>
          <w:noProof/>
        </w:rPr>
        <w:tab/>
      </w:r>
      <w:r w:rsidR="00891135" w:rsidRPr="0016733D">
        <w:rPr>
          <w:i/>
          <w:iCs/>
          <w:noProof/>
        </w:rPr>
        <w:t xml:space="preserve">Passive </w:t>
      </w:r>
      <w:r w:rsidR="00714AA8" w:rsidRPr="0016733D">
        <w:rPr>
          <w:i/>
          <w:iCs/>
          <w:noProof/>
        </w:rPr>
        <w:t>l</w:t>
      </w:r>
      <w:r w:rsidR="00891135" w:rsidRPr="0016733D">
        <w:rPr>
          <w:i/>
          <w:iCs/>
          <w:noProof/>
        </w:rPr>
        <w:t xml:space="preserve">earning </w:t>
      </w:r>
      <w:r w:rsidR="00891135" w:rsidRPr="0016733D">
        <w:rPr>
          <w:noProof/>
        </w:rPr>
        <w:t xml:space="preserve">bila diartikan kedalam bahasa indonesia adalah </w:t>
      </w:r>
      <w:r w:rsidRPr="0016733D">
        <w:rPr>
          <w:noProof/>
        </w:rPr>
        <w:tab/>
      </w:r>
      <w:r w:rsidR="00891135" w:rsidRPr="0016733D">
        <w:rPr>
          <w:noProof/>
        </w:rPr>
        <w:t xml:space="preserve">belajar secara pasif, metode ini sering </w:t>
      </w:r>
      <w:r w:rsidR="00FF1F0B" w:rsidRPr="0016733D">
        <w:rPr>
          <w:noProof/>
        </w:rPr>
        <w:t>dihubungkan</w:t>
      </w:r>
      <w:r w:rsidR="00891135" w:rsidRPr="0016733D">
        <w:rPr>
          <w:noProof/>
        </w:rPr>
        <w:t xml:space="preserve"> dengan cara belajar </w:t>
      </w:r>
      <w:r w:rsidR="00FF1F0B" w:rsidRPr="0016733D">
        <w:rPr>
          <w:noProof/>
        </w:rPr>
        <w:tab/>
      </w:r>
      <w:r w:rsidR="00891135" w:rsidRPr="0016733D">
        <w:rPr>
          <w:noProof/>
        </w:rPr>
        <w:t xml:space="preserve">yang tidak efektif bila bidang yang dipelajari dengan metode ini berkaitan </w:t>
      </w:r>
      <w:r w:rsidR="00FF1F0B" w:rsidRPr="0016733D">
        <w:rPr>
          <w:noProof/>
        </w:rPr>
        <w:lastRenderedPageBreak/>
        <w:tab/>
      </w:r>
      <w:r w:rsidR="00891135" w:rsidRPr="0016733D">
        <w:rPr>
          <w:noProof/>
        </w:rPr>
        <w:t>dengan</w:t>
      </w:r>
      <w:r w:rsidR="00FF1F0B" w:rsidRPr="0016733D">
        <w:rPr>
          <w:noProof/>
        </w:rPr>
        <w:t xml:space="preserve"> </w:t>
      </w:r>
      <w:r w:rsidR="00891135" w:rsidRPr="0016733D">
        <w:rPr>
          <w:noProof/>
        </w:rPr>
        <w:t xml:space="preserve">bidang keilmuan atau kemampuan yang memerlukan </w:t>
      </w:r>
      <w:r w:rsidR="00FF1F0B" w:rsidRPr="0016733D">
        <w:rPr>
          <w:noProof/>
        </w:rPr>
        <w:tab/>
      </w:r>
      <w:r w:rsidR="00891135" w:rsidRPr="0016733D">
        <w:rPr>
          <w:noProof/>
        </w:rPr>
        <w:t>kemampuan praktikal.</w:t>
      </w:r>
    </w:p>
    <w:p w14:paraId="1A4C7F60" w14:textId="1C766BAF" w:rsidR="002F1121" w:rsidRPr="0016733D" w:rsidRDefault="00B026C5" w:rsidP="00B13FF2">
      <w:pPr>
        <w:rPr>
          <w:noProof/>
        </w:rPr>
      </w:pPr>
      <w:r w:rsidRPr="0016733D">
        <w:rPr>
          <w:noProof/>
        </w:rPr>
        <w:tab/>
      </w:r>
      <w:r w:rsidRPr="0016733D">
        <w:rPr>
          <w:noProof/>
        </w:rPr>
        <w:tab/>
      </w:r>
      <w:r w:rsidR="002F1121" w:rsidRPr="0016733D">
        <w:rPr>
          <w:noProof/>
        </w:rPr>
        <w:t xml:space="preserve">Contoh sederhananya adalah saat seseorang belajar </w:t>
      </w:r>
      <w:r w:rsidR="00891135" w:rsidRPr="0016733D">
        <w:rPr>
          <w:noProof/>
        </w:rPr>
        <w:t xml:space="preserve">di bangku </w:t>
      </w:r>
      <w:r w:rsidRPr="0016733D">
        <w:rPr>
          <w:noProof/>
        </w:rPr>
        <w:tab/>
      </w:r>
      <w:r w:rsidR="00891135" w:rsidRPr="0016733D">
        <w:rPr>
          <w:noProof/>
        </w:rPr>
        <w:t xml:space="preserve">sekolah dari TK sampai lulus SMA, sebagian besar ilmu yang didapat pada </w:t>
      </w:r>
      <w:r w:rsidRPr="0016733D">
        <w:rPr>
          <w:noProof/>
        </w:rPr>
        <w:tab/>
      </w:r>
      <w:r w:rsidR="00891135" w:rsidRPr="0016733D">
        <w:rPr>
          <w:noProof/>
        </w:rPr>
        <w:t>masa tersebut bisa dipastikan sulit di ingat kembali,</w:t>
      </w:r>
      <w:r w:rsidR="005335C0" w:rsidRPr="0016733D">
        <w:rPr>
          <w:noProof/>
        </w:rPr>
        <w:t xml:space="preserve"> terkecuali beberapa hal </w:t>
      </w:r>
      <w:r w:rsidRPr="0016733D">
        <w:rPr>
          <w:noProof/>
        </w:rPr>
        <w:tab/>
      </w:r>
      <w:r w:rsidR="005335C0" w:rsidRPr="0016733D">
        <w:rPr>
          <w:noProof/>
        </w:rPr>
        <w:t>yang memberikan kesan dan pelajaran yang di praktikan di dalam kelas</w:t>
      </w:r>
      <w:r w:rsidR="002F1121" w:rsidRPr="0016733D">
        <w:rPr>
          <w:noProof/>
        </w:rPr>
        <w:t>.</w:t>
      </w:r>
    </w:p>
    <w:p w14:paraId="2217F80F" w14:textId="7271EF56" w:rsidR="00C35AB4" w:rsidRPr="0016733D" w:rsidRDefault="00BA536D" w:rsidP="00B13FF2">
      <w:pPr>
        <w:rPr>
          <w:noProof/>
        </w:rPr>
      </w:pPr>
      <w:r w:rsidRPr="0016733D">
        <w:rPr>
          <w:noProof/>
        </w:rPr>
        <w:tab/>
      </w:r>
      <w:r w:rsidRPr="0016733D">
        <w:rPr>
          <w:noProof/>
        </w:rPr>
        <w:tab/>
      </w:r>
      <w:r w:rsidR="005335C0" w:rsidRPr="0016733D">
        <w:rPr>
          <w:noProof/>
        </w:rPr>
        <w:t xml:space="preserve">Hal ini juga berlaku kepada gamer </w:t>
      </w:r>
      <w:r w:rsidR="00F43A40" w:rsidRPr="0016733D">
        <w:rPr>
          <w:noProof/>
        </w:rPr>
        <w:t>esports</w:t>
      </w:r>
      <w:r w:rsidR="005335C0" w:rsidRPr="0016733D">
        <w:rPr>
          <w:noProof/>
        </w:rPr>
        <w:t xml:space="preserve">, karena game pada </w:t>
      </w:r>
      <w:r w:rsidRPr="0016733D">
        <w:rPr>
          <w:noProof/>
        </w:rPr>
        <w:tab/>
      </w:r>
      <w:r w:rsidR="005335C0" w:rsidRPr="0016733D">
        <w:rPr>
          <w:noProof/>
        </w:rPr>
        <w:t>dasarnya juga memerlukan kemampuan</w:t>
      </w:r>
      <w:r w:rsidR="008E0F57" w:rsidRPr="0016733D">
        <w:rPr>
          <w:noProof/>
        </w:rPr>
        <w:t xml:space="preserve"> praktikal</w:t>
      </w:r>
      <w:r w:rsidR="005335C0" w:rsidRPr="0016733D">
        <w:rPr>
          <w:noProof/>
        </w:rPr>
        <w:t xml:space="preserve"> untuk tampil baik dalam </w:t>
      </w:r>
      <w:r w:rsidRPr="0016733D">
        <w:rPr>
          <w:noProof/>
        </w:rPr>
        <w:tab/>
      </w:r>
      <w:r w:rsidR="005335C0" w:rsidRPr="0016733D">
        <w:rPr>
          <w:noProof/>
        </w:rPr>
        <w:t xml:space="preserve">permainan yang di mainkan, contohnya adalah seorang pemain game </w:t>
      </w:r>
      <w:r w:rsidRPr="0016733D">
        <w:rPr>
          <w:noProof/>
        </w:rPr>
        <w:tab/>
      </w:r>
      <w:r w:rsidR="005335C0" w:rsidRPr="0016733D">
        <w:rPr>
          <w:noProof/>
        </w:rPr>
        <w:t>bergenre FPS (</w:t>
      </w:r>
      <w:r w:rsidR="005335C0" w:rsidRPr="0016733D">
        <w:rPr>
          <w:i/>
          <w:iCs/>
          <w:noProof/>
        </w:rPr>
        <w:t xml:space="preserve">First Person Shooter) </w:t>
      </w:r>
      <w:r w:rsidR="005335C0" w:rsidRPr="0016733D">
        <w:rPr>
          <w:noProof/>
        </w:rPr>
        <w:t xml:space="preserve">bernama Valorant, pemain Valorant </w:t>
      </w:r>
      <w:r w:rsidRPr="0016733D">
        <w:rPr>
          <w:noProof/>
        </w:rPr>
        <w:tab/>
      </w:r>
      <w:r w:rsidR="005335C0" w:rsidRPr="0016733D">
        <w:rPr>
          <w:noProof/>
        </w:rPr>
        <w:t>cenderung melihat berbagai tutorial, Tips dan trik Valorant</w:t>
      </w:r>
      <w:r w:rsidR="00C35AB4" w:rsidRPr="0016733D">
        <w:rPr>
          <w:noProof/>
        </w:rPr>
        <w:t xml:space="preserve"> untuk </w:t>
      </w:r>
      <w:r w:rsidRPr="0016733D">
        <w:rPr>
          <w:noProof/>
        </w:rPr>
        <w:tab/>
      </w:r>
      <w:r w:rsidR="00C35AB4" w:rsidRPr="0016733D">
        <w:rPr>
          <w:noProof/>
        </w:rPr>
        <w:t>meningkatkan performa bermainnya.</w:t>
      </w:r>
    </w:p>
    <w:p w14:paraId="7B3AFBE4" w14:textId="48038D52" w:rsidR="005335C0" w:rsidRPr="0016733D" w:rsidRDefault="00C35AB4" w:rsidP="00B13FF2">
      <w:pPr>
        <w:rPr>
          <w:noProof/>
        </w:rPr>
      </w:pPr>
      <w:r w:rsidRPr="0016733D">
        <w:rPr>
          <w:noProof/>
        </w:rPr>
        <w:tab/>
      </w:r>
      <w:r w:rsidR="00E07B33" w:rsidRPr="0016733D">
        <w:rPr>
          <w:noProof/>
        </w:rPr>
        <w:tab/>
      </w:r>
      <w:r w:rsidRPr="0016733D">
        <w:rPr>
          <w:noProof/>
        </w:rPr>
        <w:t xml:space="preserve">Namun, yang menjadi pembeda antara seorang pemain yang </w:t>
      </w:r>
      <w:r w:rsidR="00E07B33" w:rsidRPr="0016733D">
        <w:rPr>
          <w:noProof/>
        </w:rPr>
        <w:tab/>
      </w:r>
      <w:r w:rsidRPr="0016733D">
        <w:rPr>
          <w:noProof/>
        </w:rPr>
        <w:t xml:space="preserve">memiliki peringkat tinggi di valorant dan pemain yang peringkatnya rendah </w:t>
      </w:r>
      <w:r w:rsidR="00E07B33" w:rsidRPr="0016733D">
        <w:rPr>
          <w:noProof/>
        </w:rPr>
        <w:tab/>
      </w:r>
      <w:r w:rsidRPr="0016733D">
        <w:rPr>
          <w:noProof/>
        </w:rPr>
        <w:t xml:space="preserve">atau setidaknya tidak kunjung mengalami peningkatan adalah seorang </w:t>
      </w:r>
      <w:r w:rsidR="00E07B33" w:rsidRPr="0016733D">
        <w:rPr>
          <w:noProof/>
        </w:rPr>
        <w:tab/>
      </w:r>
      <w:r w:rsidRPr="0016733D">
        <w:rPr>
          <w:noProof/>
        </w:rPr>
        <w:t xml:space="preserve">pemain berperingkat tinggi tidak hanya menguasai konsep, tapi konsep </w:t>
      </w:r>
      <w:r w:rsidR="00E07B33" w:rsidRPr="0016733D">
        <w:rPr>
          <w:noProof/>
        </w:rPr>
        <w:tab/>
      </w:r>
      <w:r w:rsidRPr="0016733D">
        <w:rPr>
          <w:noProof/>
        </w:rPr>
        <w:t>tersebut diterapkan</w:t>
      </w:r>
      <w:r w:rsidR="004D64E9" w:rsidRPr="0016733D">
        <w:rPr>
          <w:noProof/>
        </w:rPr>
        <w:t xml:space="preserve">, dieksplorasi, dan dilatih untuk meningkatkan performa </w:t>
      </w:r>
      <w:r w:rsidR="00E07B33" w:rsidRPr="0016733D">
        <w:rPr>
          <w:noProof/>
        </w:rPr>
        <w:tab/>
      </w:r>
      <w:r w:rsidR="004D64E9" w:rsidRPr="0016733D">
        <w:rPr>
          <w:noProof/>
        </w:rPr>
        <w:t>bermainnya.</w:t>
      </w:r>
      <w:r w:rsidR="005335C0" w:rsidRPr="0016733D">
        <w:rPr>
          <w:noProof/>
        </w:rPr>
        <w:t xml:space="preserve"> </w:t>
      </w:r>
    </w:p>
    <w:p w14:paraId="03BF35D5" w14:textId="3F3C4418" w:rsidR="002F1121" w:rsidRPr="0016733D" w:rsidRDefault="00537BBF" w:rsidP="00B13FF2">
      <w:pPr>
        <w:rPr>
          <w:noProof/>
        </w:rPr>
      </w:pPr>
      <w:r w:rsidRPr="0016733D">
        <w:rPr>
          <w:noProof/>
        </w:rPr>
        <w:tab/>
      </w:r>
      <w:r w:rsidRPr="0016733D">
        <w:rPr>
          <w:noProof/>
        </w:rPr>
        <w:tab/>
      </w:r>
      <w:r w:rsidR="002F1121" w:rsidRPr="0016733D">
        <w:rPr>
          <w:noProof/>
        </w:rPr>
        <w:t>Kalau tidak di prakt</w:t>
      </w:r>
      <w:r w:rsidR="00BB1485" w:rsidRPr="0016733D">
        <w:rPr>
          <w:noProof/>
        </w:rPr>
        <w:t>i</w:t>
      </w:r>
      <w:r w:rsidR="002F1121" w:rsidRPr="0016733D">
        <w:rPr>
          <w:noProof/>
        </w:rPr>
        <w:t xml:space="preserve">kkan, </w:t>
      </w:r>
      <w:r w:rsidR="004D64E9" w:rsidRPr="0016733D">
        <w:rPr>
          <w:noProof/>
        </w:rPr>
        <w:t xml:space="preserve">batas pemahaman dari ilmu yang </w:t>
      </w:r>
      <w:r w:rsidRPr="0016733D">
        <w:rPr>
          <w:noProof/>
        </w:rPr>
        <w:tab/>
      </w:r>
      <w:r w:rsidR="004D64E9" w:rsidRPr="0016733D">
        <w:rPr>
          <w:noProof/>
        </w:rPr>
        <w:t>dipelajari sulit ditentukan</w:t>
      </w:r>
      <w:r w:rsidR="002F1121" w:rsidRPr="0016733D">
        <w:rPr>
          <w:noProof/>
        </w:rPr>
        <w:t xml:space="preserve">, </w:t>
      </w:r>
      <w:r w:rsidR="004D64E9" w:rsidRPr="0016733D">
        <w:rPr>
          <w:noProof/>
        </w:rPr>
        <w:t xml:space="preserve">permasalahan  yang mungkin terjadi saat </w:t>
      </w:r>
      <w:r w:rsidRPr="0016733D">
        <w:rPr>
          <w:noProof/>
        </w:rPr>
        <w:tab/>
      </w:r>
      <w:r w:rsidR="004D64E9" w:rsidRPr="0016733D">
        <w:rPr>
          <w:noProof/>
        </w:rPr>
        <w:t>diterapkan juga menjadi tidak diketahui</w:t>
      </w:r>
      <w:r w:rsidR="002F1121" w:rsidRPr="0016733D">
        <w:rPr>
          <w:noProof/>
        </w:rPr>
        <w:t xml:space="preserve">, dan pada akhirnya tidak bisa </w:t>
      </w:r>
      <w:r w:rsidRPr="0016733D">
        <w:rPr>
          <w:noProof/>
        </w:rPr>
        <w:tab/>
      </w:r>
      <w:r w:rsidR="002F1121" w:rsidRPr="0016733D">
        <w:rPr>
          <w:noProof/>
        </w:rPr>
        <w:t xml:space="preserve">dikatakan </w:t>
      </w:r>
      <w:r w:rsidR="004D64E9" w:rsidRPr="0016733D">
        <w:rPr>
          <w:noProof/>
        </w:rPr>
        <w:t>menguasai</w:t>
      </w:r>
      <w:r w:rsidR="002F1121" w:rsidRPr="0016733D">
        <w:rPr>
          <w:noProof/>
        </w:rPr>
        <w:t xml:space="preserve"> </w:t>
      </w:r>
      <w:r w:rsidR="004D64E9" w:rsidRPr="0016733D">
        <w:rPr>
          <w:noProof/>
        </w:rPr>
        <w:t xml:space="preserve">suatu bidang ilmu </w:t>
      </w:r>
      <w:r w:rsidR="002F1121" w:rsidRPr="0016733D">
        <w:rPr>
          <w:noProof/>
        </w:rPr>
        <w:t xml:space="preserve">bila hanya </w:t>
      </w:r>
      <w:r w:rsidR="004D64E9" w:rsidRPr="0016733D">
        <w:rPr>
          <w:noProof/>
        </w:rPr>
        <w:t xml:space="preserve">paham konsep tapi </w:t>
      </w:r>
      <w:r w:rsidRPr="0016733D">
        <w:rPr>
          <w:noProof/>
        </w:rPr>
        <w:tab/>
      </w:r>
      <w:r w:rsidR="004D64E9" w:rsidRPr="0016733D">
        <w:rPr>
          <w:noProof/>
        </w:rPr>
        <w:t>minim kemampuan menerapkan konsep tersebut</w:t>
      </w:r>
      <w:r w:rsidR="002F1121" w:rsidRPr="0016733D">
        <w:rPr>
          <w:noProof/>
        </w:rPr>
        <w:t>.</w:t>
      </w:r>
    </w:p>
    <w:p w14:paraId="5980E972" w14:textId="74118E33" w:rsidR="002F1121" w:rsidRPr="0016733D" w:rsidRDefault="00EB5B74" w:rsidP="00B13FF2">
      <w:pPr>
        <w:rPr>
          <w:noProof/>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lastRenderedPageBreak/>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16733D">
        <w:rPr>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16733D">
        <w:rPr>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lastRenderedPageBreak/>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16733D">
        <w:rPr>
          <w:rFonts w:cs="Times New Roman"/>
          <w:b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16733D">
        <w:rPr>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16733D">
        <w:rPr>
          <w:noProof/>
        </w:rPr>
        <w:t>e-l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16733D">
        <w:rPr>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16733D">
        <w:rPr>
          <w:noProof/>
        </w:rPr>
        <w:t>e-learning</w:t>
      </w:r>
      <w:r w:rsidR="00D003BE" w:rsidRPr="0016733D">
        <w:rPr>
          <w:noProof/>
        </w:rPr>
        <w:t xml:space="preserve"> yang akan penulis teliti adalah </w:t>
      </w:r>
      <w:r w:rsidR="00D47106" w:rsidRPr="0016733D">
        <w:rPr>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lastRenderedPageBreak/>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16733D">
        <w:rPr>
          <w:rFonts w:cs="Times New Roman"/>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16733D">
        <w:rPr>
          <w:rFonts w:cs="Times New Roman"/>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16733D">
        <w:rPr>
          <w:rFonts w:cs="Times New Roman"/>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26BB60B9" w:rsidR="00673DE0" w:rsidRPr="0016733D" w:rsidRDefault="00673DE0" w:rsidP="00B13FF2">
      <w:pPr>
        <w:pStyle w:val="ListParagraph"/>
        <w:rPr>
          <w:noProof/>
        </w:rPr>
      </w:pPr>
      <w:r w:rsidRPr="0016733D">
        <w:rPr>
          <w:noProof/>
        </w:rPr>
        <w:tab/>
        <w:t xml:space="preserve">Dengan memanfaatkan sistem </w:t>
      </w:r>
      <w:r w:rsidR="00D47106" w:rsidRPr="0016733D">
        <w:rPr>
          <w:noProof/>
        </w:rPr>
        <w:t>E-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16733D">
        <w:rPr>
          <w:rFonts w:cs="Times New Roman"/>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lastRenderedPageBreak/>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lastRenderedPageBreak/>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lastRenderedPageBreak/>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16733D">
        <w:rPr>
          <w:rFonts w:cs="Times New Roman"/>
          <w:bCs/>
          <w:iCs/>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lastRenderedPageBreak/>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w:t>
      </w:r>
      <w:proofErr w:type="spellStart"/>
      <w:r w:rsidR="00EC7747" w:rsidRPr="0016733D">
        <w:t>butuhkan</w:t>
      </w:r>
      <w:proofErr w:type="spellEnd"/>
      <w:r w:rsidR="00EC7747" w:rsidRPr="0016733D">
        <w:t xml:space="preserve">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16733D">
              <w:rPr>
                <w:noProof/>
                <w:color w:val="auto"/>
                <w:lang w:val="id-ID"/>
              </w:rPr>
              <w:t>e-</w:t>
            </w:r>
            <w:r w:rsidR="00D47106" w:rsidRPr="0016733D">
              <w:rPr>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16733D">
              <w:rPr>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16733D">
              <w:rPr>
                <w:i/>
                <w:iCs/>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16733D">
              <w:rPr>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16733D">
              <w:rPr>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Tertiar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6"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Management</w:t>
      </w:r>
      <w:proofErr w:type="spellEnd"/>
      <w:r w:rsidRPr="0016733D">
        <w:rPr>
          <w:rFonts w:eastAsia="Times New Roman" w:cs="Times New Roman"/>
          <w:szCs w:val="24"/>
          <w:lang w:eastAsia="ja-JP"/>
        </w:rPr>
        <w:t xml:space="preserve">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7"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8"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19"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0"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3"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4"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5"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6"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27"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7EC41" w14:textId="77777777" w:rsidR="006D41D6" w:rsidRDefault="006D41D6" w:rsidP="00725057">
      <w:pPr>
        <w:spacing w:after="0" w:line="240" w:lineRule="auto"/>
      </w:pPr>
      <w:r>
        <w:separator/>
      </w:r>
    </w:p>
  </w:endnote>
  <w:endnote w:type="continuationSeparator" w:id="0">
    <w:p w14:paraId="1248A666" w14:textId="77777777" w:rsidR="006D41D6" w:rsidRDefault="006D41D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81A13" w14:textId="77777777" w:rsidR="006D41D6" w:rsidRDefault="006D41D6" w:rsidP="00725057">
      <w:pPr>
        <w:spacing w:after="0" w:line="240" w:lineRule="auto"/>
      </w:pPr>
      <w:r>
        <w:separator/>
      </w:r>
    </w:p>
  </w:footnote>
  <w:footnote w:type="continuationSeparator" w:id="0">
    <w:p w14:paraId="5E28EEC9" w14:textId="77777777" w:rsidR="006D41D6" w:rsidRDefault="006D41D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6A1B"/>
    <w:rsid w:val="00097535"/>
    <w:rsid w:val="000A3548"/>
    <w:rsid w:val="000A397D"/>
    <w:rsid w:val="000A3D56"/>
    <w:rsid w:val="000A513A"/>
    <w:rsid w:val="000A67EB"/>
    <w:rsid w:val="000A766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480A"/>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3230"/>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54ED4"/>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A99"/>
    <w:rsid w:val="007A0ED4"/>
    <w:rsid w:val="007A3877"/>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90C"/>
    <w:rsid w:val="00A66ACB"/>
    <w:rsid w:val="00A6721E"/>
    <w:rsid w:val="00A67A91"/>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596C"/>
    <w:rsid w:val="00FD6B4C"/>
    <w:rsid w:val="00FD6EE3"/>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7</TotalTime>
  <Pages>1</Pages>
  <Words>4618</Words>
  <Characters>2632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68</cp:revision>
  <cp:lastPrinted>2022-01-18T02:30:00Z</cp:lastPrinted>
  <dcterms:created xsi:type="dcterms:W3CDTF">2021-01-21T10:01:00Z</dcterms:created>
  <dcterms:modified xsi:type="dcterms:W3CDTF">2022-01-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